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rPr>
          <w:highlight w:val="yellow"/>
        </w:rPr>
        <w:alias w:val="Your Name:"/>
        <w:tag w:val="Your Name:"/>
        <w:id w:val="-686670367"/>
        <w:placeholder>
          <w:docPart w:val="A61FEFE49C694AEEB4EA0682B49C47BA"/>
        </w:placeholder>
        <w:showingPlcHdr/>
        <w:richText/>
        <w:temporary/>
        <w15:appearance w15:val="hidden"/>
      </w:sdtPr>
      <w:sdtContent>
        <w:p w:rsidR="00F9444C" w:rsidRPr="00B15E9B">
          <w:pPr>
            <w:pStyle w:val="NoSpacing"/>
            <w:rPr>
              <w:highlight w:val="yellow"/>
            </w:rPr>
          </w:pPr>
          <w:r w:rsidRPr="00B15E9B">
            <w:rPr>
              <w:highlight w:val="yellow"/>
            </w:rPr>
            <w:t>Your Name</w:t>
          </w:r>
        </w:p>
      </w:sdtContent>
    </w:sdt>
    <w:p w:rsidR="00E614DD" w:rsidRPr="00B15E9B">
      <w:pPr>
        <w:pStyle w:val="NoSpacing"/>
        <w:rPr>
          <w:highlight w:val="yellow"/>
        </w:rPr>
      </w:pPr>
      <w:sdt>
        <w:sdtPr>
          <w:rPr>
            <w:highlight w:val="yellow"/>
          </w:rPr>
          <w:alias w:val="Instructor Name:"/>
          <w:tag w:val="Instructor Name:"/>
          <w:id w:val="1392545257"/>
          <w:placeholder>
            <w:docPart w:val="DE6BE46DEE37441CAD65BAEC4F74BF9B"/>
          </w:placeholder>
          <w:showingPlcHdr/>
          <w:richText/>
          <w:temporary/>
          <w15:appearance w15:val="hidden"/>
        </w:sdtPr>
        <w:sdtContent>
          <w:r w:rsidRPr="00B15E9B" w:rsidR="00B13D1B">
            <w:rPr>
              <w:highlight w:val="yellow"/>
            </w:rPr>
            <w:t>Instructor Name</w:t>
          </w:r>
        </w:sdtContent>
      </w:sdt>
    </w:p>
    <w:p w:rsidR="00E614DD">
      <w:pPr>
        <w:pStyle w:val="NoSpacing"/>
      </w:pPr>
      <w:sdt>
        <w:sdtPr>
          <w:rPr>
            <w:highlight w:val="yellow"/>
          </w:rPr>
          <w:alias w:val="Course Number:"/>
          <w:tag w:val="Course Number:"/>
          <w:id w:val="1249771000"/>
          <w:placeholder>
            <w:docPart w:val="16057CA204D7459A80674E6CC7F2B98F"/>
          </w:placeholder>
          <w:showingPlcHdr/>
          <w:richText/>
          <w:temporary/>
          <w15:appearance w15:val="hidden"/>
        </w:sdtPr>
        <w:sdtContent>
          <w:r w:rsidRPr="00B15E9B" w:rsidR="00B13D1B">
            <w:rPr>
              <w:highlight w:val="yellow"/>
            </w:rPr>
            <w:t>Course Number</w:t>
          </w:r>
        </w:sdtContent>
      </w:sdt>
    </w:p>
    <w:p w:rsidR="00E614DD">
      <w:pPr>
        <w:pStyle w:val="NoSpacing"/>
      </w:pPr>
      <w:sdt>
        <w:sdtPr>
          <w:alias w:val="Date:"/>
          <w:tag w:val="Date:"/>
          <w:id w:val="518209038"/>
          <w:placeholder>
            <w:docPart w:val="2EB449EEE1B24578B2F5D2D1AF42B15F"/>
          </w:placeholder>
          <w:showingPlcHdr/>
          <w:richText/>
          <w:temporary/>
          <w15:appearance w15:val="hidden"/>
        </w:sdtPr>
        <w:sdtContent>
          <w:r w:rsidRPr="00B15E9B" w:rsidR="00B13D1B">
            <w:rPr>
              <w:highlight w:val="yellow"/>
            </w:rPr>
            <w:t>Date</w:t>
          </w:r>
        </w:sdtContent>
      </w:sdt>
    </w:p>
    <w:p w:rsidR="00E614DD">
      <w:pPr>
        <w:pStyle w:val="Title"/>
      </w:pPr>
      <w:sdt>
        <w:sdtPr>
          <w:rPr>
            <w:highlight w:val="cyan"/>
          </w:rPr>
          <w:alias w:val="Title:"/>
          <w:tag w:val="Title:"/>
          <w:id w:val="193967114"/>
          <w:placeholder>
            <w:docPart w:val="5540D46721E74F1F87F3EF7B04FEBA42"/>
          </w:placeholder>
          <w:showingPlcHdr/>
          <w:richText/>
          <w:temporary/>
          <w15:appearance w15:val="hidden"/>
        </w:sdtPr>
        <w:sdtContent>
          <w:r w:rsidRPr="00B15E9B" w:rsidR="00B13D1B">
            <w:rPr>
              <w:highlight w:val="cyan"/>
            </w:rPr>
            <w:t>Title</w:t>
          </w:r>
        </w:sdtContent>
      </w:sdt>
      <w:r w:rsidRPr="00B15E9B" w:rsidR="00691EC1">
        <w:rPr>
          <w:highlight w:val="cyan"/>
        </w:rPr>
        <w:t xml:space="preserve">: </w:t>
      </w:r>
      <w:r w:rsidRPr="00B15E9B" w:rsidR="00B15E9B">
        <w:rPr>
          <w:highlight w:val="cyan"/>
        </w:rPr>
        <w:t>Frankenstein</w:t>
      </w:r>
    </w:p>
    <w:p w:rsidR="00776AC7" w:rsidP="00E2603B">
      <w:pPr>
        <w:jc w:val="both"/>
      </w:pPr>
      <w:r w:rsidRPr="00157720">
        <w:rPr>
          <w:rStyle w:val="Heading1Char"/>
          <w:b/>
        </w:rPr>
        <w:t>Thesis:</w:t>
      </w:r>
      <w:r w:rsidRPr="00776AC7">
        <w:rPr>
          <w:b/>
        </w:rPr>
        <w:t xml:space="preserve"> </w:t>
      </w:r>
      <w:r w:rsidRPr="00157720" w:rsidR="007D1A42">
        <w:t>Frankenstein by Mary Sh</w:t>
      </w:r>
      <w:bookmarkStart w:id="0" w:name="_GoBack"/>
      <w:bookmarkEnd w:id="0"/>
      <w:r w:rsidRPr="00157720" w:rsidR="007D1A42">
        <w:t xml:space="preserve">elley has a wide range of themes. The reader finds this novel very interesting as it shares many different ideas. The themes of this novel are related to human behaviours as Marry has presented this by using two characters. These characters of Marry are accompanied by a host, which also remains an important character in the novel. There are two basic themes of this novel. The first one is the creation and the next theme is isolation. This isolation is presented by Marry in terms of siding away from the society, in which one of the characters live in. If one observes the themes of this novel closely, it becomes apparent that it is very much relevant to the world of today. Since today we are attached too much to the technological gadgets and that is how we have </w:t>
      </w:r>
      <w:r w:rsidRPr="00157720" w:rsidR="00157720">
        <w:t>sided away from society.</w:t>
      </w:r>
      <w:r w:rsidR="00157720">
        <w:t xml:space="preserve"> Frankenstein's monster has the pressure of the society, because of its monster type appearance. This appearance of him has resulted in siding away from the people from him. The people around him are not interested in knowing about the person, who lives behind that horrific appearance. </w:t>
      </w:r>
      <w:r w:rsidR="007B0DF3">
        <w:t xml:space="preserve">Shelley has therefore criticized the role of appearance in managing our day- to- day activities. She has presented the idea that the importance of appearance must not matters in our dealing with the persons of our society. The monster thus finds a blind man to talk with, but soon he realizes that there are some other persons who are dependent on him, and that is how he loses that one person too. Such kind of attitude thus raises antisocial behaviours in such people when they find that they are of least importance to society. </w:t>
      </w:r>
      <w:r w:rsidR="007B0DF3">
        <w:t xml:space="preserve">So this introduction of Frankenstein brings us to the thesis that </w:t>
      </w:r>
      <w:r w:rsidRPr="00E2603B" w:rsidR="00E2603B">
        <w:rPr>
          <w:i/>
        </w:rPr>
        <w:t>society has a negative impact on humans if they are rejected by society just for the reasons for their appearance.</w:t>
      </w:r>
      <w:r w:rsidR="00E2603B">
        <w:t xml:space="preserve"> </w:t>
      </w:r>
    </w:p>
    <w:p w:rsidR="002A56C5" w:rsidP="00E66D04">
      <w:pPr>
        <w:jc w:val="both"/>
      </w:pPr>
      <w:r>
        <w:rPr>
          <w:rStyle w:val="Heading1Char"/>
          <w:b/>
        </w:rPr>
        <w:t>Topic Sentences</w:t>
      </w:r>
      <w:r w:rsidRPr="00157720">
        <w:rPr>
          <w:rStyle w:val="Heading1Char"/>
          <w:b/>
        </w:rPr>
        <w:t>:</w:t>
      </w:r>
      <w:r>
        <w:rPr>
          <w:rStyle w:val="Heading1Char"/>
          <w:b/>
        </w:rPr>
        <w:t xml:space="preserve"> </w:t>
      </w:r>
      <w:r w:rsidRPr="00E2603B" w:rsidR="004701E7">
        <w:t>“One of the phenomena which had particularly attracted the attention was the structure of human frame</w:t>
      </w:r>
      <w:r w:rsidR="004701E7">
        <w:fldChar w:fldCharType="begin"/>
      </w:r>
      <w:r w:rsidR="004701E7">
        <w:instrText xml:space="preserve"> ADDIN ZOTERO_ITEM CSL_CITATION {"citationID":"Ry7GDzbF","properties":{"formattedCitation":"(Shelley 46)","plainCitation":"(Shelley 46)","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locator":"46","label":"page"}],"schema":"https://github.com/citation-style-language/schema/raw/master/csl-citation.json"} </w:instrText>
      </w:r>
      <w:r w:rsidR="004701E7">
        <w:fldChar w:fldCharType="separate"/>
      </w:r>
      <w:r w:rsidRPr="00EA54AC" w:rsidR="004701E7">
        <w:rPr>
          <w:rFonts w:ascii="Times New Roman" w:hAnsi="Times New Roman" w:cs="Times New Roman"/>
        </w:rPr>
        <w:t>(Shelley 46)</w:t>
      </w:r>
      <w:r w:rsidR="004701E7">
        <w:fldChar w:fldCharType="end"/>
      </w:r>
      <w:r w:rsidR="004701E7">
        <w:t xml:space="preserve">”. </w:t>
      </w:r>
      <w:r w:rsidRPr="004701E7">
        <w:t xml:space="preserve">Society and the social behaviours of humans result in making others feel lonely and estranged. </w:t>
      </w:r>
      <w:r w:rsidRPr="00E2603B">
        <w:t xml:space="preserve">Mary's character of monster depicts this side of society. Marry has worked on bringing two different approaches nearer, which has resulted in painting the real face of society. </w:t>
      </w:r>
      <w:r w:rsidR="00EA54AC">
        <w:t xml:space="preserve">The attraction for her was particularly how the society reacted to the monster she created. Since Shelley had remained attached to the monster of her character, she presents it as the true living soul inside of it. </w:t>
      </w:r>
      <w:r w:rsidR="00BD775B">
        <w:t xml:space="preserve">Also, she has place it differently compared to the other characters in her novel. While describing the monster, she has referred more to the inner feelings of that character. As she has presented him different to the other characters, therefore she uses the feelings attributed more toward the inner self. </w:t>
      </w:r>
      <w:r>
        <w:t xml:space="preserve">The literary elements used by Marry in her this theme of the novel are natural and unnatural. Natural is what Marry thinks is born in proper shape and are in abundance (the human beings). The unnatural is the monster which appears different from human civilization. This shows that a contrasting relation between some natural traits and some unnatural traits is there, which is unmanageable. </w:t>
      </w:r>
      <w:r w:rsidR="003077EF">
        <w:t>“What may not be expected in the country of the eternal light</w:t>
      </w:r>
      <w:r w:rsidR="003077EF">
        <w:fldChar w:fldCharType="begin"/>
      </w:r>
      <w:r w:rsidR="003077EF">
        <w:instrText xml:space="preserve"> ADDIN ZOTERO_ITEM CSL_CITATION {"citationID":"4LiusP3s","properties":{"formattedCitation":"(Shelley)","plainCitation":"(Shelley)","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schema":"https://github.com/citation-style-language/schema/raw/master/csl-citation.json"} </w:instrText>
      </w:r>
      <w:r w:rsidR="003077EF">
        <w:fldChar w:fldCharType="separate"/>
      </w:r>
      <w:r w:rsidRPr="003077EF" w:rsidR="003077EF">
        <w:rPr>
          <w:rFonts w:ascii="Times New Roman" w:hAnsi="Times New Roman" w:cs="Times New Roman"/>
        </w:rPr>
        <w:t>(Shelley)</w:t>
      </w:r>
      <w:r w:rsidR="003077EF">
        <w:fldChar w:fldCharType="end"/>
      </w:r>
      <w:r w:rsidR="003077EF">
        <w:t xml:space="preserve">”. This is how she has always wanted the society to react to the presence of the monster. </w:t>
      </w:r>
    </w:p>
    <w:p w:rsidR="00EA54AC" w:rsidRPr="003077EF" w:rsidP="00E66D04">
      <w:pPr>
        <w:jc w:val="both"/>
        <w:rPr>
          <w:rFonts w:ascii="Times New Roman" w:hAnsi="Times New Roman" w:cs="Times New Roman"/>
        </w:rPr>
      </w:pPr>
      <w:r>
        <w:t xml:space="preserve"> </w:t>
      </w:r>
      <w:r w:rsidRPr="003077EF" w:rsidR="00BD775B">
        <w:t>“</w:t>
      </w:r>
      <w:r w:rsidRPr="003077EF" w:rsidR="002A56C5">
        <w:rPr>
          <w:i/>
        </w:rPr>
        <w:t>E</w:t>
      </w:r>
      <w:r w:rsidRPr="003077EF" w:rsidR="00BD775B">
        <w:rPr>
          <w:i/>
        </w:rPr>
        <w:t>ven broken in spirits as he is, no one can feel more deeply than he does the beauties of nature</w:t>
      </w:r>
      <w:r w:rsidRPr="003077EF" w:rsidR="00BD775B">
        <w:fldChar w:fldCharType="begin"/>
      </w:r>
      <w:r w:rsidRPr="003077EF" w:rsidR="00BD775B">
        <w:instrText xml:space="preserve"> ADDIN ZOTERO_ITEM CSL_CITATION {"citationID":"WouBgLsB","properties":{"formattedCitation":"(Shelley 57)","plainCitation":"(Shelley 57)","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locator":"57","label":"page"}],"schema":"https://github.com/citation-style-language/schema/raw/master/csl-citation.json"} </w:instrText>
      </w:r>
      <w:r w:rsidRPr="003077EF" w:rsidR="00BD775B">
        <w:fldChar w:fldCharType="separate"/>
      </w:r>
      <w:r w:rsidRPr="003077EF" w:rsidR="00BD775B">
        <w:rPr>
          <w:rFonts w:ascii="Times New Roman" w:hAnsi="Times New Roman" w:cs="Times New Roman"/>
        </w:rPr>
        <w:t>(Shelley 57)</w:t>
      </w:r>
      <w:r w:rsidRPr="003077EF" w:rsidR="00BD775B">
        <w:fldChar w:fldCharType="end"/>
      </w:r>
      <w:r w:rsidRPr="003077EF" w:rsidR="00BD775B">
        <w:t>”</w:t>
      </w:r>
      <w:r w:rsidRPr="003077EF" w:rsidR="00B4119D">
        <w:t xml:space="preserve">. This cruel face of society has just not been limited to the monster in the novel. The remaining other characters Victor and Walton also experience the same kind of feelings to some extent. For them, the complete society is not different, but some from the external society discourage them. For example, Victor has left his father and her sister just to focus on the work </w:t>
      </w:r>
      <w:r w:rsidRPr="003077EF" w:rsidR="00B4119D">
        <w:t xml:space="preserve">what he loves. Although his father and her sister want to make good relations with him, he finds that doing so will discourage him from reaching his goals. He has dedicated all his time to the science, which he believes can benefit him in the longer run. For him, his family is a tool of discouragement and the wastage of time. </w:t>
      </w:r>
      <w:r w:rsidRPr="003077EF" w:rsidR="00E66D04">
        <w:t>In</w:t>
      </w:r>
      <w:r w:rsidRPr="003077EF" w:rsidR="00B4119D">
        <w:t xml:space="preserve"> </w:t>
      </w:r>
      <w:r w:rsidRPr="003077EF" w:rsidR="00E66D04">
        <w:t>order</w:t>
      </w:r>
      <w:r w:rsidRPr="003077EF" w:rsidR="00B4119D">
        <w:t xml:space="preserve"> to relieve </w:t>
      </w:r>
      <w:r w:rsidRPr="003077EF" w:rsidR="00E66D04">
        <w:t>himself</w:t>
      </w:r>
      <w:r w:rsidRPr="003077EF" w:rsidR="00B4119D">
        <w:t xml:space="preserve"> of the negative feelings, he performs some time-wasting experiments just to make himself </w:t>
      </w:r>
      <w:r w:rsidRPr="003077EF" w:rsidR="00E66D04">
        <w:t>joy able</w:t>
      </w:r>
      <w:r w:rsidRPr="003077EF" w:rsidR="00B4119D">
        <w:t xml:space="preserve">. </w:t>
      </w:r>
      <w:r w:rsidRPr="003077EF" w:rsidR="00DC4EA8">
        <w:t>He has been referred</w:t>
      </w:r>
      <w:r w:rsidRPr="003077EF" w:rsidR="004701E7">
        <w:t xml:space="preserve"> to as mentioning that "I am unfitted in my own company of strangers</w:t>
      </w:r>
      <w:r w:rsidRPr="003077EF" w:rsidR="004701E7">
        <w:fldChar w:fldCharType="begin"/>
      </w:r>
      <w:r w:rsidRPr="003077EF" w:rsidR="004701E7">
        <w:instrText xml:space="preserve"> ADDIN ZOTERO_ITEM CSL_CITATION {"citationID":"aW2gpwE8","properties":{"formattedCitation":"(Shelley)","plainCitation":"(Shelley)","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schema":"https://github.com/citation-style-language/schema/raw/master/csl-citation.json"} </w:instrText>
      </w:r>
      <w:r w:rsidRPr="003077EF" w:rsidR="004701E7">
        <w:fldChar w:fldCharType="separate"/>
      </w:r>
      <w:r w:rsidRPr="003077EF" w:rsidR="004701E7">
        <w:rPr>
          <w:rFonts w:ascii="Times New Roman" w:hAnsi="Times New Roman" w:cs="Times New Roman"/>
        </w:rPr>
        <w:t>(Victor)</w:t>
      </w:r>
      <w:r w:rsidRPr="003077EF" w:rsidR="004701E7">
        <w:fldChar w:fldCharType="end"/>
      </w:r>
      <w:r w:rsidRPr="003077EF" w:rsidR="004701E7">
        <w:t>”.</w:t>
      </w:r>
      <w:r w:rsidRPr="003077EF">
        <w:t xml:space="preserve"> The literary elements referred to here by Marry are passion and reasoning. She has presented Victor as following the passion of him, which is just the reason he has self-abandoned himself from the family. His love for the experiments he performs is illustrated as he quotes that "</w:t>
      </w:r>
      <w:r w:rsidRPr="003077EF">
        <w:rPr>
          <w:rFonts w:ascii="Times New Roman" w:hAnsi="Times New Roman" w:cs="Times New Roman"/>
          <w:shd w:val="clear" w:color="auto" w:fill="FFFFFF"/>
        </w:rPr>
        <w:t>A man would make but a very sorry chemist if he attended to that department of human knowledge alone</w:t>
      </w:r>
      <w:r w:rsidRPr="003077EF">
        <w:rPr>
          <w:rFonts w:ascii="Times New Roman" w:hAnsi="Times New Roman" w:cs="Times New Roman"/>
          <w:shd w:val="clear" w:color="auto" w:fill="FFFFFF"/>
        </w:rPr>
        <w:fldChar w:fldCharType="begin"/>
      </w:r>
      <w:r w:rsidRPr="003077EF">
        <w:rPr>
          <w:rFonts w:ascii="Times New Roman" w:hAnsi="Times New Roman" w:cs="Times New Roman"/>
          <w:shd w:val="clear" w:color="auto" w:fill="FFFFFF"/>
        </w:rPr>
        <w:instrText xml:space="preserve"> ADDIN ZOTERO_ITEM CSL_CITATION {"citationID":"g0SGSNZh","properties":{"formattedCitation":"(Shelley 421)","plainCitation":"(Shelley 421)","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locator":"421","label":"page"}],"schema":"https://github.com/citation-style-language/schema/raw/master/csl-citation.json"} </w:instrText>
      </w:r>
      <w:r w:rsidRPr="003077EF">
        <w:rPr>
          <w:rFonts w:ascii="Times New Roman" w:hAnsi="Times New Roman" w:cs="Times New Roman"/>
          <w:shd w:val="clear" w:color="auto" w:fill="FFFFFF"/>
        </w:rPr>
        <w:fldChar w:fldCharType="separate"/>
      </w:r>
      <w:r w:rsidRPr="003077EF">
        <w:rPr>
          <w:rFonts w:ascii="Times New Roman" w:hAnsi="Times New Roman" w:cs="Times New Roman"/>
        </w:rPr>
        <w:t>(Victor 421)</w:t>
      </w:r>
      <w:r w:rsidRPr="003077EF">
        <w:rPr>
          <w:rFonts w:ascii="Times New Roman" w:hAnsi="Times New Roman" w:cs="Times New Roman"/>
          <w:shd w:val="clear" w:color="auto" w:fill="FFFFFF"/>
        </w:rPr>
        <w:fldChar w:fldCharType="end"/>
      </w:r>
      <w:r w:rsidRPr="003077EF">
        <w:rPr>
          <w:rFonts w:ascii="Times New Roman" w:hAnsi="Times New Roman" w:cs="Times New Roman"/>
          <w:shd w:val="clear" w:color="auto" w:fill="FFFFFF"/>
        </w:rPr>
        <w:t>”</w:t>
      </w:r>
    </w:p>
    <w:p w:rsidR="004701E7" w:rsidP="003077EF">
      <w:pPr>
        <w:jc w:val="both"/>
      </w:pPr>
      <w:r>
        <w:t>“</w:t>
      </w:r>
      <w:r w:rsidRPr="002A56C5">
        <w:rPr>
          <w:i/>
        </w:rPr>
        <w:t>Cursed, cursed creator! Why did I live? Why, in that instant, did I not extinguish the spark of existence which you have so wantonly bestowed</w:t>
      </w:r>
      <w:r>
        <w:t>?</w:t>
      </w:r>
      <w:r>
        <w:fldChar w:fldCharType="begin"/>
      </w:r>
      <w:r>
        <w:instrText xml:space="preserve"> ADDIN ZOTERO_ITEM CSL_CITATION {"citationID":"FKwcCPkS","properties":{"formattedCitation":"(Shelley 98)","plainCitation":"(Shelley 98)","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locator":"98","label":"page"}],"schema":"https://github.com/citation-style-language/schema/raw/master/csl-citation.json"} </w:instrText>
      </w:r>
      <w:r>
        <w:fldChar w:fldCharType="separate"/>
      </w:r>
      <w:r w:rsidRPr="004701E7">
        <w:rPr>
          <w:rFonts w:ascii="Times New Roman" w:hAnsi="Times New Roman" w:cs="Times New Roman"/>
        </w:rPr>
        <w:t xml:space="preserve"> (Shelley 98)</w:t>
      </w:r>
      <w:r>
        <w:fldChar w:fldCharType="end"/>
      </w:r>
      <w:r>
        <w:t>". This shows the inner feelings of the persons who have been facing the humiliations and wrath of society. Since Marry has added life to a monstrous flesh and which is now different from his surroundings, she believes that this is how the society treats the differences among them. The literary elements of irony have been used by Marry while presenting the character of the Monster. She writes that if there is something different in someone, it becomes a s</w:t>
      </w:r>
      <w:r w:rsidR="002A56C5">
        <w:t xml:space="preserve">ource of constant depression. Since everywhere the people before interactions have an image of that man, therefore they retreat from that point and avoid having a word with that person. Marry has presented that with the character of Monster. The monster on another side just has a single wish which is to share the joy and feelings which is to make himself feel like a normal human being. The literary element of contrast has been used here. Marry has contrasted the literary elements such as ugly and beautiful to make the readers understand the situation of the monster. When the monster is done with the attitude of the people he talks to </w:t>
      </w:r>
      <w:r w:rsidR="002A56C5">
        <w:t>himself and is mentioned as saying “How sweet is the affection of others to such a wretch as I am</w:t>
      </w:r>
      <w:r w:rsidR="002A56C5">
        <w:fldChar w:fldCharType="begin"/>
      </w:r>
      <w:r w:rsidR="002A56C5">
        <w:instrText xml:space="preserve"> ADDIN ZOTERO_ITEM CSL_CITATION {"citationID":"E8y0LlFS","properties":{"formattedCitation":"(Shelley)","plainCitation":"(Shelley)","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schema":"https://github.com/citation-style-language/schema/raw/master/csl-citation.json"} </w:instrText>
      </w:r>
      <w:r w:rsidR="002A56C5">
        <w:fldChar w:fldCharType="separate"/>
      </w:r>
      <w:r w:rsidRPr="002A56C5" w:rsidR="002A56C5">
        <w:rPr>
          <w:rFonts w:ascii="Times New Roman" w:hAnsi="Times New Roman" w:cs="Times New Roman"/>
        </w:rPr>
        <w:t>(</w:t>
      </w:r>
      <w:r w:rsidR="002A56C5">
        <w:rPr>
          <w:rFonts w:ascii="Times New Roman" w:hAnsi="Times New Roman" w:cs="Times New Roman"/>
        </w:rPr>
        <w:t>Monster</w:t>
      </w:r>
      <w:r w:rsidRPr="002A56C5" w:rsidR="002A56C5">
        <w:rPr>
          <w:rFonts w:ascii="Times New Roman" w:hAnsi="Times New Roman" w:cs="Times New Roman"/>
        </w:rPr>
        <w:t>)</w:t>
      </w:r>
      <w:r w:rsidR="002A56C5">
        <w:fldChar w:fldCharType="end"/>
      </w:r>
      <w:r w:rsidR="002A56C5">
        <w:t xml:space="preserve">”. </w:t>
      </w:r>
    </w:p>
    <w:p w:rsidR="00150262" w:rsidP="00665B1F">
      <w:pPr>
        <w:jc w:val="both"/>
      </w:pPr>
      <w:r w:rsidRPr="00665B1F">
        <w:rPr>
          <w:rStyle w:val="Heading1Char"/>
          <w:b/>
        </w:rPr>
        <w:t>Conclusion:</w:t>
      </w:r>
      <w:r w:rsidRPr="003077EF">
        <w:rPr>
          <w:b/>
        </w:rPr>
        <w:t xml:space="preserve"> </w:t>
      </w:r>
      <w:r w:rsidRPr="00665B1F">
        <w:t xml:space="preserve">Marry Shelley's Frankenstein has presented a different version of life to the reader. In the normal life of one, the literary aspects presented by Marry in this novel appear much differently. The hate, anger, love and nature are totally different from us compared to that in Frankenstein. She has presented just another side of the story about </w:t>
      </w:r>
      <w:r w:rsidRPr="00665B1F" w:rsidR="00591290">
        <w:t>society.</w:t>
      </w:r>
      <w:r w:rsidRPr="00665B1F">
        <w:t xml:space="preserve"> She has introduced some new </w:t>
      </w:r>
      <w:r w:rsidRPr="00665B1F" w:rsidR="00591290">
        <w:t>characters</w:t>
      </w:r>
      <w:r w:rsidRPr="00665B1F">
        <w:t xml:space="preserve"> and new reasons as to how a society could be sometime discouraging for one. If taken in </w:t>
      </w:r>
      <w:r w:rsidRPr="00665B1F" w:rsidR="00591290">
        <w:t>anti-thesis</w:t>
      </w:r>
      <w:r w:rsidRPr="00665B1F">
        <w:t xml:space="preserve"> </w:t>
      </w:r>
      <w:r w:rsidRPr="00665B1F" w:rsidR="00591290">
        <w:t>perspective</w:t>
      </w:r>
      <w:r w:rsidRPr="00665B1F">
        <w:t xml:space="preserve">, the society never </w:t>
      </w:r>
      <w:r w:rsidRPr="00665B1F" w:rsidR="00591290">
        <w:t>normally</w:t>
      </w:r>
      <w:r w:rsidRPr="00665B1F">
        <w:t xml:space="preserve"> turns to be so horrific as </w:t>
      </w:r>
      <w:r w:rsidRPr="00665B1F" w:rsidR="00591290">
        <w:t>how Mary has presented in her novel. The feelings of natural and unnatural, passion and results are all different. One finds himself so relaxing unless he has not found the monster inside all of us, which is revealed to others would make us the same monster as that of the Frankenstein.</w:t>
      </w:r>
      <w:r w:rsidR="00591290">
        <w:t xml:space="preserve"> </w:t>
      </w:r>
      <w:r w:rsidR="00665B1F">
        <w:t>While mentioning about her character Marry quotes “I have never seen a man in so wretched in a condition</w:t>
      </w:r>
      <w:r w:rsidR="00665B1F">
        <w:fldChar w:fldCharType="begin"/>
      </w:r>
      <w:r w:rsidR="00665B1F">
        <w:instrText xml:space="preserve"> ADDIN ZOTERO_ITEM CSL_CITATION {"citationID":"2p0V9Efs","properties":{"formattedCitation":"(Shelley)","plainCitation":"(Shelley)","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schema":"https://github.com/citation-style-language/schema/raw/master/csl-citation.json"} </w:instrText>
      </w:r>
      <w:r w:rsidR="00665B1F">
        <w:fldChar w:fldCharType="separate"/>
      </w:r>
      <w:r w:rsidRPr="00665B1F" w:rsidR="00665B1F">
        <w:rPr>
          <w:rFonts w:ascii="Times New Roman" w:hAnsi="Times New Roman" w:cs="Times New Roman"/>
        </w:rPr>
        <w:t>(Shelley)</w:t>
      </w:r>
      <w:r w:rsidR="00665B1F">
        <w:fldChar w:fldCharType="end"/>
      </w:r>
      <w:r w:rsidR="00665B1F">
        <w:t>". Since the monster remains successful in feeling the true love, when the novel progress, but inside him, the sense of the wrath of the society remains awake. He quotes "I collected bones from charnel houses</w:t>
      </w:r>
      <w:r w:rsidR="00665B1F">
        <w:fldChar w:fldCharType="begin"/>
      </w:r>
      <w:r w:rsidR="00665B1F">
        <w:instrText xml:space="preserve"> ADDIN ZOTERO_ITEM CSL_CITATION {"citationID":"QjC6G0sa","properties":{"formattedCitation":"(Shelley)","plainCitation":"(Shelley)","noteIndex":0},"citationItems":[{"id":689,"uris":["http://zotero.org/users/local/s8f0QVnP/items/66TSXYYY"],"uri":["http://zotero.org/users/local/s8f0QVnP/items/66TSXYYY"],"itemData":{"id":689,"type":"book","title":"Frankenstein: The 1818 Text","publisher":"Penguin","source":"Google Scholar","title-short":"Frankenstein","author":[{"family":"Shelley","given":"Mary"}],"issued":{"date-parts":[["2018"]]}}}],"schema":"https://github.com/citation-style-language/schema/raw/master/csl-citation.json"} </w:instrText>
      </w:r>
      <w:r w:rsidR="00665B1F">
        <w:fldChar w:fldCharType="separate"/>
      </w:r>
      <w:r w:rsidRPr="00665B1F" w:rsidR="00665B1F">
        <w:rPr>
          <w:rFonts w:ascii="Times New Roman" w:hAnsi="Times New Roman" w:cs="Times New Roman"/>
        </w:rPr>
        <w:t>(</w:t>
      </w:r>
      <w:r w:rsidR="00665B1F">
        <w:rPr>
          <w:rFonts w:ascii="Times New Roman" w:hAnsi="Times New Roman" w:cs="Times New Roman"/>
        </w:rPr>
        <w:t>Monster</w:t>
      </w:r>
      <w:r w:rsidRPr="00665B1F" w:rsidR="00665B1F">
        <w:rPr>
          <w:rFonts w:ascii="Times New Roman" w:hAnsi="Times New Roman" w:cs="Times New Roman"/>
        </w:rPr>
        <w:t>)</w:t>
      </w:r>
      <w:r w:rsidR="00665B1F">
        <w:fldChar w:fldCharType="end"/>
      </w:r>
      <w:r w:rsidR="00665B1F">
        <w:t>", in the end. This shows that he still has feelings of depression and anger in himself which are impossible to remove. 
</w:t>
      </w:r>
    </w:p>
    <w:p w:rsidR="00150262">
      <w:pPr>
        <w:suppressAutoHyphens w:val="0"/>
      </w:pPr>
      <w:r>
        <w:br w:type="page"/>
      </w:r>
    </w:p>
    <w:p w:rsidR="002A56C5" w:rsidP="00150262">
      <w:pPr>
        <w:pStyle w:val="Heading1"/>
        <w:jc w:val="center"/>
        <w:rPr>
          <w:b/>
        </w:rPr>
      </w:pPr>
      <w:r w:rsidRPr="00150262">
        <w:rPr>
          <w:b/>
        </w:rPr>
        <w:t>Works Cited:</w:t>
      </w:r>
    </w:p>
    <w:p w:rsidR="00150262" w:rsidRPr="00150262" w:rsidP="0015026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50262">
        <w:rPr>
          <w:rFonts w:ascii="Times New Roman" w:hAnsi="Times New Roman" w:cs="Times New Roman"/>
        </w:rPr>
        <w:t xml:space="preserve">Shelley, Mary. </w:t>
      </w:r>
      <w:r w:rsidRPr="00150262">
        <w:rPr>
          <w:rFonts w:ascii="Times New Roman" w:hAnsi="Times New Roman" w:cs="Times New Roman"/>
          <w:i/>
          <w:iCs/>
        </w:rPr>
        <w:t>Frankenstein: The 1818 Text</w:t>
      </w:r>
      <w:r w:rsidRPr="00150262">
        <w:rPr>
          <w:rFonts w:ascii="Times New Roman" w:hAnsi="Times New Roman" w:cs="Times New Roman"/>
        </w:rPr>
        <w:t>. Penguin, 2018.</w:t>
      </w:r>
    </w:p>
    <w:p w:rsidR="00150262" w:rsidRPr="00150262" w:rsidP="00150262">
      <w:r>
        <w:fldChar w:fldCharType="end"/>
      </w:r>
    </w:p>
    <w:p w:rsidR="004701E7" w:rsidP="00E66D04">
      <w:pPr>
        <w:jc w:val="both"/>
      </w:pPr>
    </w:p>
    <w:p w:rsidR="00BD775B" w:rsidRPr="00776AC7" w:rsidP="00E2603B"/>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50262">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5026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1463B2"/>
    <w:rsid w:val="00150262"/>
    <w:rsid w:val="00157720"/>
    <w:rsid w:val="001F62C0"/>
    <w:rsid w:val="00245E02"/>
    <w:rsid w:val="002A56C5"/>
    <w:rsid w:val="003077EF"/>
    <w:rsid w:val="00353B66"/>
    <w:rsid w:val="00456604"/>
    <w:rsid w:val="004701E7"/>
    <w:rsid w:val="004A2675"/>
    <w:rsid w:val="004F7139"/>
    <w:rsid w:val="0057093C"/>
    <w:rsid w:val="00591290"/>
    <w:rsid w:val="00665B1F"/>
    <w:rsid w:val="00691EC1"/>
    <w:rsid w:val="00776AC7"/>
    <w:rsid w:val="007B0DF3"/>
    <w:rsid w:val="007C53FB"/>
    <w:rsid w:val="007D1A42"/>
    <w:rsid w:val="008B7D18"/>
    <w:rsid w:val="008F1F97"/>
    <w:rsid w:val="008F4052"/>
    <w:rsid w:val="009D4EB3"/>
    <w:rsid w:val="00B13D1B"/>
    <w:rsid w:val="00B15E9B"/>
    <w:rsid w:val="00B4119D"/>
    <w:rsid w:val="00B818DF"/>
    <w:rsid w:val="00BD775B"/>
    <w:rsid w:val="00D52117"/>
    <w:rsid w:val="00D7436C"/>
    <w:rsid w:val="00DB0D39"/>
    <w:rsid w:val="00DC4EA8"/>
    <w:rsid w:val="00E14005"/>
    <w:rsid w:val="00E2603B"/>
    <w:rsid w:val="00E614DD"/>
    <w:rsid w:val="00E627B4"/>
    <w:rsid w:val="00E66D04"/>
    <w:rsid w:val="00EA54AC"/>
    <w:rsid w:val="00F83220"/>
    <w:rsid w:val="00F9444C"/>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E66D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ED08F1"/>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13</Words>
  <Characters>1148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5-17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M0n4BD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